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3A500CE" w14:textId="77777777" w:rsidR="00D20FA3" w:rsidRDefault="00D20FA3" w:rsidP="00D20FA3">
      <w:pPr>
        <w:pStyle w:val="Heading1"/>
        <w:spacing w:before="0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39966367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color w:val="auto"/>
          <w:sz w:val="24"/>
          <w:szCs w:val="24"/>
        </w:rPr>
        <w:t>AFTAR PUSTAKA</w:t>
      </w:r>
      <w:bookmarkEnd w:id="0"/>
    </w:p>
    <w:p w14:paraId="3C1C92C3" w14:textId="77777777" w:rsidR="00D20FA3" w:rsidRDefault="00D20FA3" w:rsidP="00D20FA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F3717F6" w14:textId="77777777" w:rsidR="00D20FA3" w:rsidRDefault="00D20FA3" w:rsidP="00D20FA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Non Electronic </w:t>
      </w:r>
      <w:proofErr w:type="spellStart"/>
      <w:r>
        <w:rPr>
          <w:rFonts w:ascii="Times New Roman" w:hAnsi="Times New Roman" w:cs="Times New Roman"/>
          <w:b/>
          <w:i/>
          <w:sz w:val="24"/>
          <w:szCs w:val="24"/>
        </w:rPr>
        <w:t>Source</w:t>
      </w:r>
      <w:proofErr w:type="spellEnd"/>
      <w:r>
        <w:rPr>
          <w:rFonts w:ascii="Times New Roman" w:hAnsi="Times New Roman" w:cs="Times New Roman"/>
          <w:b/>
          <w:i/>
          <w:sz w:val="24"/>
          <w:szCs w:val="24"/>
        </w:rPr>
        <w:t>:</w:t>
      </w:r>
    </w:p>
    <w:p w14:paraId="6F9EF907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i, </w:t>
      </w:r>
      <w:proofErr w:type="spellStart"/>
      <w:r>
        <w:rPr>
          <w:rFonts w:ascii="Times New Roman" w:hAnsi="Times New Roman" w:cs="Times New Roman"/>
          <w:sz w:val="24"/>
          <w:szCs w:val="24"/>
        </w:rPr>
        <w:t>Isb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kmi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8. </w:t>
      </w:r>
      <w:r>
        <w:rPr>
          <w:rFonts w:ascii="Times New Roman" w:hAnsi="Times New Roman" w:cs="Times New Roman"/>
          <w:i/>
          <w:sz w:val="24"/>
          <w:szCs w:val="24"/>
        </w:rPr>
        <w:t>Kesejahteraan Sosial (Pekerjaan Sosial, Pembangunan Sosial dan Kajian Pembangunan)</w:t>
      </w:r>
      <w:r>
        <w:rPr>
          <w:rFonts w:ascii="Times New Roman" w:hAnsi="Times New Roman" w:cs="Times New Roman"/>
          <w:sz w:val="24"/>
          <w:szCs w:val="24"/>
        </w:rPr>
        <w:t>, Cetakan ke-3. Depok: P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Raja </w:t>
      </w:r>
      <w:proofErr w:type="spellStart"/>
      <w:r>
        <w:rPr>
          <w:rFonts w:ascii="Times New Roman" w:hAnsi="Times New Roman" w:cs="Times New Roman"/>
          <w:sz w:val="24"/>
          <w:szCs w:val="24"/>
        </w:rPr>
        <w:t>Grapind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sada.</w:t>
      </w:r>
    </w:p>
    <w:p w14:paraId="40C47861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4C4AFE60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li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sro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4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Rema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sert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Jakarta.PT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m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s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40D7A3F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417A6C4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li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sro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7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Rema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sert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idi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Jakarta. PT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m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s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A658BF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4B83A23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smi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6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sert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idi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Pandu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ba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Or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Tu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dan Guru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Memaham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Anak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Us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SD, SMP, SMA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andung: PT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ma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osdakar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A9B004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7672433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w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. 2014. </w:t>
      </w:r>
      <w:r>
        <w:rPr>
          <w:rFonts w:ascii="Times New Roman" w:hAnsi="Times New Roman" w:cs="Times New Roman"/>
          <w:i/>
          <w:sz w:val="24"/>
          <w:szCs w:val="24"/>
        </w:rPr>
        <w:t>Pemberdayaan Masyarakat di Era Global</w:t>
      </w:r>
      <w:r>
        <w:rPr>
          <w:rFonts w:ascii="Times New Roman" w:hAnsi="Times New Roman" w:cs="Times New Roman"/>
          <w:sz w:val="24"/>
          <w:szCs w:val="24"/>
        </w:rPr>
        <w:t>. Bandung:</w:t>
      </w:r>
    </w:p>
    <w:p w14:paraId="6AE48208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B5D4E03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ahrudin, Adi. 2014.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antar Kesejahteraan Sosia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etakan ke-2. Bandung: PT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Refifk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itam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586B284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B7B3B3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ujileks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ugeng dkk. 2018. </w:t>
      </w:r>
      <w:r>
        <w:rPr>
          <w:rFonts w:ascii="Times New Roman" w:hAnsi="Times New Roman" w:cs="Times New Roman"/>
          <w:i/>
          <w:sz w:val="24"/>
          <w:szCs w:val="24"/>
        </w:rPr>
        <w:t xml:space="preserve">Dasar-dasar Praktik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kerj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Sosial (Seni Menjalani Profesi Pertolongan)</w:t>
      </w:r>
      <w:r>
        <w:rPr>
          <w:rFonts w:ascii="Times New Roman" w:hAnsi="Times New Roman" w:cs="Times New Roman"/>
          <w:sz w:val="24"/>
          <w:szCs w:val="24"/>
        </w:rPr>
        <w:t xml:space="preserve">. Malang: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blish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Wisma </w:t>
      </w:r>
      <w:proofErr w:type="spellStart"/>
      <w:r>
        <w:rPr>
          <w:rFonts w:ascii="Times New Roman" w:hAnsi="Times New Roman" w:cs="Times New Roman"/>
          <w:sz w:val="24"/>
          <w:szCs w:val="24"/>
        </w:rPr>
        <w:t>Kalimetr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19C3901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6143846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oehartono</w:t>
      </w:r>
      <w:proofErr w:type="spellEnd"/>
      <w:r>
        <w:rPr>
          <w:rFonts w:ascii="Times New Roman" w:hAnsi="Times New Roman" w:cs="Times New Roman"/>
          <w:sz w:val="24"/>
          <w:szCs w:val="24"/>
        </w:rPr>
        <w:t>, Irawan. 201</w:t>
      </w:r>
      <w:r>
        <w:rPr>
          <w:rFonts w:ascii="Times New Roman" w:hAnsi="Times New Roman" w:cs="Times New Roman"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sz w:val="24"/>
          <w:szCs w:val="24"/>
        </w:rPr>
        <w:t>Metode Penelitian Sosial</w:t>
      </w:r>
      <w:r>
        <w:rPr>
          <w:rFonts w:ascii="Times New Roman" w:hAnsi="Times New Roman" w:cs="Times New Roman"/>
          <w:sz w:val="24"/>
          <w:szCs w:val="24"/>
        </w:rPr>
        <w:t>. Bandung: PT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Remaja </w:t>
      </w:r>
    </w:p>
    <w:p w14:paraId="763C11C0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7981FB57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oeka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oej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2. </w:t>
      </w:r>
      <w:r>
        <w:rPr>
          <w:rFonts w:ascii="Times New Roman" w:hAnsi="Times New Roman" w:cs="Times New Roman"/>
          <w:i/>
          <w:sz w:val="24"/>
          <w:szCs w:val="24"/>
        </w:rPr>
        <w:t>Sosiologi Suatu Pengantar</w:t>
      </w:r>
      <w:r>
        <w:rPr>
          <w:rFonts w:ascii="Times New Roman" w:hAnsi="Times New Roman" w:cs="Times New Roman"/>
          <w:sz w:val="24"/>
          <w:szCs w:val="24"/>
        </w:rPr>
        <w:t>. Cetakan ke-44. Jakarta: PT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Raja Grafindo Persada.</w:t>
      </w:r>
    </w:p>
    <w:p w14:paraId="0A943DE8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7417A626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harto,E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4. </w:t>
      </w:r>
      <w:r>
        <w:rPr>
          <w:rFonts w:ascii="Times New Roman" w:hAnsi="Times New Roman" w:cs="Times New Roman"/>
          <w:i/>
          <w:sz w:val="24"/>
          <w:szCs w:val="24"/>
        </w:rPr>
        <w:t>Membangun Masyarakat Memberdayakan Rakyat (Kajian Strategis Pembangunan Kesejahteraan Sosial &amp; Pekerjaan Sosial)</w:t>
      </w:r>
      <w:r>
        <w:rPr>
          <w:rFonts w:ascii="Times New Roman" w:hAnsi="Times New Roman" w:cs="Times New Roman"/>
          <w:sz w:val="24"/>
          <w:szCs w:val="24"/>
        </w:rPr>
        <w:t>, Cetakan ke-5. Bandung: PT Refika Aditama.</w:t>
      </w:r>
    </w:p>
    <w:p w14:paraId="4A4DFAD6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9CC779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uraer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A. (2011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ngorganisas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asyarakat.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Bandung :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umanio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59D3DB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C56016E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uda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ftach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09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ker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Kesejahter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Yogyakarta: Pustak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A81B247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CA1150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skandar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s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(1993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Keahl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nti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kerj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andung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per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TKS</w:t>
      </w:r>
    </w:p>
    <w:p w14:paraId="4AB16399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246B056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koc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er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(2011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ofe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kerj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dan Prose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rtolongan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ingg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ess Bandung.</w:t>
      </w:r>
    </w:p>
    <w:p w14:paraId="3CE79F38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amsy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ep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usr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5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akti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kerj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General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ntu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terv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Yogyakarta: Pustak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jar</w:t>
      </w:r>
      <w:proofErr w:type="spellEnd"/>
    </w:p>
    <w:p w14:paraId="1CD4083A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D4C6D98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oetom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5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Masak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si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dab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Upa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mecahan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Yogyakarta: Pustak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8150F80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B006C93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w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o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4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mberday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asyarakat Di Era Global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andung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fabeta</w:t>
      </w:r>
      <w:proofErr w:type="spellEnd"/>
    </w:p>
    <w:p w14:paraId="0A5243C2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0FE22CD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rdikant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oto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oebiant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erwok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2013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mberday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asyarakat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erspektif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Kebi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ubl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nadu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089C43B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039AFED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BBPLK. 2020.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Profil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Balai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Besar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Latihan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(BBPLK) Bandung</w:t>
      </w:r>
      <w:r>
        <w:rPr>
          <w:rFonts w:ascii="Times New Roman" w:hAnsi="Times New Roman" w:cs="Times New Roman"/>
          <w:sz w:val="24"/>
          <w:szCs w:val="24"/>
          <w:lang w:val="en-US"/>
        </w:rPr>
        <w:t>. Bandung</w:t>
      </w:r>
    </w:p>
    <w:p w14:paraId="001EDC30" w14:textId="77777777" w:rsidR="00D20FA3" w:rsidRDefault="00D20FA3" w:rsidP="00D20FA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AF1C826" w14:textId="77777777" w:rsidR="00D20FA3" w:rsidRDefault="00D20FA3" w:rsidP="00D20FA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89821CF" w14:textId="77777777" w:rsidR="00D20FA3" w:rsidRDefault="00D20FA3" w:rsidP="00D20FA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Electronic </w:t>
      </w:r>
      <w:proofErr w:type="spellStart"/>
      <w:r>
        <w:rPr>
          <w:rFonts w:ascii="Times New Roman" w:hAnsi="Times New Roman" w:cs="Times New Roman"/>
          <w:b/>
          <w:i/>
          <w:sz w:val="24"/>
          <w:szCs w:val="24"/>
        </w:rPr>
        <w:t>Source</w:t>
      </w:r>
      <w:proofErr w:type="spellEnd"/>
      <w:r>
        <w:rPr>
          <w:rFonts w:ascii="Times New Roman" w:hAnsi="Times New Roman" w:cs="Times New Roman"/>
          <w:b/>
          <w:i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55FFC8" w14:textId="77777777" w:rsidR="00D20FA3" w:rsidRDefault="00D20FA3" w:rsidP="00D20FA3">
      <w:pPr>
        <w:spacing w:before="240"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lfiah, L., &amp; Sucahyono. (2013). Pelatihan Life Skill Menjahit dalam Upaya Meningkatkan Kemandirian Peserta Didik Kesetaraan Paket C di PKBM Al-Hikmah Sukodono Sidoarjo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IP Universitas Negeri Surabaya</w:t>
      </w:r>
      <w:r>
        <w:rPr>
          <w:rFonts w:ascii="Times New Roman" w:hAnsi="Times New Roman" w:cs="Times New Roman"/>
          <w:noProof/>
          <w:sz w:val="24"/>
          <w:szCs w:val="24"/>
        </w:rPr>
        <w:t>, 1–10. Retrieved from istoria.unbari.ac.id%0Ajurnalmahasiswa.unesa.ac.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4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s://jurnalmahasiswa.unesa.ac.id/index.php/jurnal-pendidikan-luar-sekolah/article/view/4425/6798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17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019</w:t>
      </w:r>
    </w:p>
    <w:p w14:paraId="11425F9F" w14:textId="77777777" w:rsidR="00D20FA3" w:rsidRDefault="00D20FA3" w:rsidP="00D20FA3">
      <w:pPr>
        <w:spacing w:before="240"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idayat, D. (2017). Pelatihan Keterampilan Otomotif untuk Meningkatkan Kesempatan Kerja di Balai Latihan Kerja Kabupaten Karawang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Nonformal Education and Community Empower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1), 55–63. https://doi.org/10.15294/pls.v1i1.1514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journal.unnes.ac.id/sju/index.php/jnfc/article/view/1514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17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kto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019)</w:t>
      </w:r>
    </w:p>
    <w:p w14:paraId="3A5B0093" w14:textId="77777777" w:rsidR="00D20FA3" w:rsidRDefault="00D20FA3" w:rsidP="00D20FA3">
      <w:pPr>
        <w:spacing w:before="240"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da, N. (2017). Pengelolaan Pembelajaran Kursus Menjahit Pada Balai Latihan Kerja (Blk) Kecamatan Bacukiki Kota Parepare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mpower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2), 11. https://doi.org/10.22460/empowerment.v6i2p11-19.54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5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://e-journal.stkipsiliwangi.ac.id/index.php/empowerment/article/view/545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17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019)</w:t>
      </w:r>
    </w:p>
    <w:p w14:paraId="5031C884" w14:textId="77777777" w:rsidR="00D20FA3" w:rsidRDefault="00D20FA3" w:rsidP="00D20FA3">
      <w:pPr>
        <w:spacing w:before="240"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iradj, S., Muhammadiyah, U., Utara, M., Yogyakarta, U. N., Melati, O., Ha-, O. T., … Melati, O. (n.d.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EMPOWERMENT OF THE POOR THROUGH THE NON-FORMAL EDUCA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2), 101–112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diakses, 17 Oktober 2019)</w:t>
      </w:r>
    </w:p>
    <w:p w14:paraId="20E643E0" w14:textId="77777777" w:rsidR="00D20FA3" w:rsidRDefault="00D20FA3" w:rsidP="00D20FA3">
      <w:pPr>
        <w:spacing w:before="240"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ciptaningsih, O. A. (2017). EQUILIBRIA PENDIDIKAN Jurnal Ilmiah Pendidikan Ekonomi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quilibria Pendidil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2), 45–48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diakses, 17 Oktober 2019)</w:t>
      </w:r>
    </w:p>
    <w:p w14:paraId="3CC6ACA3" w14:textId="77777777" w:rsidR="00D20FA3" w:rsidRDefault="00D20FA3" w:rsidP="00D20FA3">
      <w:pPr>
        <w:spacing w:after="0" w:line="240" w:lineRule="auto"/>
        <w:ind w:left="851" w:hanging="491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D9AEE6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PERATURAN MENTERI TENAGA KERJA DAN TRANSMIGRASI REPUBLIK INDONESI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OMOR 7 TAHUN 201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hyperlink r:id="rId6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s://jdih.kemnaker.go.id/data_puu/7_TAHUN_2012.pdf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21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019)</w:t>
      </w:r>
    </w:p>
    <w:p w14:paraId="3617848C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F44C447" w14:textId="77777777" w:rsidR="00D20FA3" w:rsidRDefault="00D20FA3" w:rsidP="00D20FA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ahmad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 Adnan. 2019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PELATIHAN KERJA GRATIS BERSERTIFIKASI DI BBPLK Bandung.</w:t>
      </w:r>
      <w:hyperlink r:id="rId7" w:history="1">
        <w:r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www.atmago.com/posts/pelatihan-kerja-gratis-bersertifikasi-di-bbplk-bandung_post_id_8fb6fa7c-e92c-4f28-be84-2edf5c5fe2c0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1November 2019)</w:t>
      </w:r>
    </w:p>
    <w:p w14:paraId="03D282BB" w14:textId="77777777" w:rsidR="00D20FA3" w:rsidRDefault="00D20FA3"/>
    <w:sectPr w:rsidR="00D20F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0FA3"/>
    <w:rsid w:val="00D20F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A89FF0"/>
  <w15:chartTrackingRefBased/>
  <w15:docId w15:val="{ADD833D1-3598-41EE-A568-1B33C4F849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0FA3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D20FA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0FA3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semiHidden/>
    <w:unhideWhenUsed/>
    <w:rsid w:val="00D20FA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7271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atmago.com/posts/pelatihan-kerja-gratis-bersertifikasi-di-bbplk-bandung_post_id_8fb6fa7c-e92c-4f28-be84-2edf5c5fe2c0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jdih.kemnaker.go.id/data_puu/7_TAHUN_2012.pdf" TargetMode="External"/><Relationship Id="rId5" Type="http://schemas.openxmlformats.org/officeDocument/2006/relationships/hyperlink" Target="http://e-journal.stkipsiliwangi.ac.id/index.php/empowerment/article/view/545" TargetMode="External"/><Relationship Id="rId4" Type="http://schemas.openxmlformats.org/officeDocument/2006/relationships/hyperlink" Target="https://jurnalmahasiswa.unesa.ac.id/index.php/jurnal-pendidikan-luar-sekolah/article/view/4425/6798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65</Words>
  <Characters>3791</Characters>
  <Application>Microsoft Office Word</Application>
  <DocSecurity>0</DocSecurity>
  <Lines>31</Lines>
  <Paragraphs>8</Paragraphs>
  <ScaleCrop>false</ScaleCrop>
  <Company/>
  <LinksUpToDate>false</LinksUpToDate>
  <CharactersWithSpaces>4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as Ramadhan</dc:creator>
  <cp:keywords/>
  <dc:description/>
  <cp:lastModifiedBy>Dias Ramadhan</cp:lastModifiedBy>
  <cp:revision>1</cp:revision>
  <dcterms:created xsi:type="dcterms:W3CDTF">2021-03-15T14:05:00Z</dcterms:created>
  <dcterms:modified xsi:type="dcterms:W3CDTF">2021-03-15T14:06:00Z</dcterms:modified>
</cp:coreProperties>
</file>